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D292457" w14:textId="77777777" w:rsidR="005C5FB9" w:rsidRPr="004102B7" w:rsidRDefault="005C5FB9" w:rsidP="005C5FB9">
      <w:pPr>
        <w:rPr>
          <w:rFonts w:ascii="Times New Roman" w:hAnsi="Times New Roman"/>
          <w:sz w:val="24"/>
        </w:rPr>
      </w:pPr>
      <w:r w:rsidRPr="004102B7">
        <w:rPr>
          <w:rFonts w:ascii="Times New Roman" w:hAnsi="Times New Roman"/>
          <w:b/>
          <w:bCs/>
          <w:sz w:val="24"/>
        </w:rPr>
        <w:t>Table 6.</w:t>
      </w:r>
      <w:r w:rsidRPr="004102B7">
        <w:rPr>
          <w:rFonts w:ascii="Times New Roman" w:hAnsi="Times New Roman"/>
          <w:sz w:val="24"/>
        </w:rPr>
        <w:t xml:space="preserve"> Count of intervention types included in interventional trials</w:t>
      </w:r>
    </w:p>
    <w:tbl>
      <w:tblPr>
        <w:tblW w:w="512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055"/>
        <w:gridCol w:w="1440"/>
        <w:gridCol w:w="1269"/>
      </w:tblGrid>
      <w:tr w:rsidR="005C5FB9" w:rsidRPr="004102B7" w14:paraId="1291C092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7E63CE01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Composite Intervention Type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55E3099A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Study Count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01F441ED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Percentage</w:t>
            </w:r>
          </w:p>
        </w:tc>
      </w:tr>
      <w:tr w:rsidR="005C5FB9" w:rsidRPr="004102B7" w14:paraId="6E7D3C7D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7C955F9A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Drug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0981A17E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137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4D1D0CB4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34.2%</w:t>
            </w:r>
          </w:p>
        </w:tc>
      </w:tr>
      <w:tr w:rsidR="005C5FB9" w:rsidRPr="004102B7" w14:paraId="42E3ED12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55868537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proofErr w:type="spellStart"/>
            <w:r w:rsidRPr="004102B7">
              <w:rPr>
                <w:rFonts w:ascii="Times New Roman" w:hAnsi="Times New Roman"/>
                <w:color w:val="000000"/>
                <w:sz w:val="24"/>
              </w:rPr>
              <w:t>Drug|Placebo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24B167EC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75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44EC9383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18.7%</w:t>
            </w:r>
          </w:p>
        </w:tc>
      </w:tr>
      <w:tr w:rsidR="005C5FB9" w:rsidRPr="004102B7" w14:paraId="6E71E2E6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3D0A9545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Biological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5A0D47B7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32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4A85148B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8.0%</w:t>
            </w:r>
          </w:p>
        </w:tc>
      </w:tr>
      <w:tr w:rsidR="005C5FB9" w:rsidRPr="004102B7" w14:paraId="542E730B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221A798F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Other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6CB61AEB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31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21339D83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7.7%</w:t>
            </w:r>
          </w:p>
        </w:tc>
      </w:tr>
      <w:tr w:rsidR="005C5FB9" w:rsidRPr="004102B7" w14:paraId="249380E6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15005FA4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Device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4A61C69B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22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240D12B5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5.5%</w:t>
            </w:r>
          </w:p>
        </w:tc>
      </w:tr>
      <w:tr w:rsidR="005C5FB9" w:rsidRPr="004102B7" w14:paraId="67169C81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49C4B48C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proofErr w:type="spellStart"/>
            <w:r w:rsidRPr="004102B7">
              <w:rPr>
                <w:rFonts w:ascii="Times New Roman" w:hAnsi="Times New Roman"/>
                <w:color w:val="000000"/>
                <w:sz w:val="24"/>
              </w:rPr>
              <w:t>Drug|Other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1A4F3328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22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6B6A4644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5.5%</w:t>
            </w:r>
          </w:p>
        </w:tc>
      </w:tr>
      <w:tr w:rsidR="005C5FB9" w:rsidRPr="004102B7" w14:paraId="23ECC680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697F002A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Behavioral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48363C66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12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63B7F988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3.0%</w:t>
            </w:r>
          </w:p>
        </w:tc>
      </w:tr>
      <w:tr w:rsidR="005C5FB9" w:rsidRPr="004102B7" w14:paraId="6F7367CC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4D87EC26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proofErr w:type="spellStart"/>
            <w:r w:rsidRPr="004102B7">
              <w:rPr>
                <w:rFonts w:ascii="Times New Roman" w:hAnsi="Times New Roman"/>
                <w:color w:val="000000"/>
                <w:sz w:val="24"/>
              </w:rPr>
              <w:t>Biological|Placebo</w:t>
            </w:r>
            <w:proofErr w:type="spellEnd"/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727B4ADD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12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7EF3F10C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3.0%</w:t>
            </w:r>
          </w:p>
        </w:tc>
      </w:tr>
      <w:tr w:rsidR="005C5FB9" w:rsidRPr="004102B7" w14:paraId="5D7BEF76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3961E27D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Diagnostic Test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7B3AA61B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10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14034BB4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2.5%</w:t>
            </w:r>
          </w:p>
        </w:tc>
      </w:tr>
      <w:tr w:rsidR="005C5FB9" w:rsidRPr="004102B7" w14:paraId="47517286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769E6F1C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Procedure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37197EEE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8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682750BE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2.0%</w:t>
            </w:r>
          </w:p>
        </w:tc>
      </w:tr>
      <w:tr w:rsidR="005C5FB9" w:rsidRPr="004102B7" w14:paraId="03FCC43F" w14:textId="77777777" w:rsidTr="005C5FB9">
        <w:trPr>
          <w:trHeight w:val="288"/>
        </w:trPr>
        <w:tc>
          <w:tcPr>
            <w:tcW w:w="3055" w:type="dxa"/>
            <w:shd w:val="clear" w:color="auto" w:fill="auto"/>
            <w:noWrap/>
            <w:vAlign w:val="bottom"/>
            <w:hideMark/>
          </w:tcPr>
          <w:p w14:paraId="1AA34EEE" w14:textId="77777777" w:rsidR="005C5FB9" w:rsidRPr="004102B7" w:rsidRDefault="005C5FB9" w:rsidP="000855B5">
            <w:pPr>
              <w:autoSpaceDE/>
              <w:autoSpaceDN/>
              <w:adjustRightInd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All Other Types*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0617C88C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40</w:t>
            </w:r>
          </w:p>
        </w:tc>
        <w:tc>
          <w:tcPr>
            <w:tcW w:w="632" w:type="dxa"/>
            <w:shd w:val="clear" w:color="auto" w:fill="auto"/>
            <w:noWrap/>
            <w:vAlign w:val="bottom"/>
            <w:hideMark/>
          </w:tcPr>
          <w:p w14:paraId="59754C4B" w14:textId="77777777" w:rsidR="005C5FB9" w:rsidRPr="004102B7" w:rsidRDefault="005C5FB9" w:rsidP="000855B5">
            <w:pPr>
              <w:autoSpaceDE/>
              <w:autoSpaceDN/>
              <w:adjustRightInd/>
              <w:jc w:val="right"/>
              <w:rPr>
                <w:rFonts w:ascii="Times New Roman" w:hAnsi="Times New Roman"/>
                <w:color w:val="000000"/>
                <w:sz w:val="24"/>
              </w:rPr>
            </w:pPr>
            <w:r w:rsidRPr="004102B7">
              <w:rPr>
                <w:rFonts w:ascii="Times New Roman" w:hAnsi="Times New Roman"/>
                <w:color w:val="000000"/>
                <w:sz w:val="24"/>
              </w:rPr>
              <w:t>10.0%</w:t>
            </w:r>
          </w:p>
        </w:tc>
      </w:tr>
    </w:tbl>
    <w:p w14:paraId="1301670D" w14:textId="77777777" w:rsidR="005C5FB9" w:rsidRDefault="005C5FB9" w:rsidP="005C5FB9">
      <w:r w:rsidRPr="00516DB9">
        <w:t>*This row combines rare Composite Intervention Types, such as ‘</w:t>
      </w:r>
      <w:proofErr w:type="spellStart"/>
      <w:r w:rsidRPr="00516DB9">
        <w:t>Drug|Biological</w:t>
      </w:r>
      <w:proofErr w:type="spellEnd"/>
      <w:r w:rsidRPr="00516DB9">
        <w:t>’ , ‘Dietary Supplement’, or ‘</w:t>
      </w:r>
      <w:proofErr w:type="spellStart"/>
      <w:r w:rsidRPr="00516DB9">
        <w:t>Device|Procedure</w:t>
      </w:r>
      <w:proofErr w:type="spellEnd"/>
      <w:r w:rsidRPr="00516DB9">
        <w:t>’ (see repository report for full table of intervention types)</w:t>
      </w:r>
      <w:r w:rsidRPr="00516DB9">
        <w:fldChar w:fldCharType="begin"/>
      </w:r>
      <w:r>
        <w:instrText xml:space="preserve"> ADDIN ZOTERO_ITEM CSL_CITATION {"citationID":"VFVKvfoo","properties":{"formattedCitation":"(\\uc0\\u8220{}r-snippets-bmi/regCOVID at master \\uc0\\u183{} lhncbc/r-snippets-bmi\\uc0\\u8221{})","plainCitation":"(“r-snippets-bmi/regCOVID at master · lhncbc/r-snippets-bmi”)","noteIndex":0},"citationItems":[{"id":2872,"uris":["http://zotero.org/users/5538100/items/J7RQLDJM"],"uri":["http://zotero.org/users/5538100/items/J7RQLDJM"],"itemData":{"id":2872,"type":"webpage","title":"r-snippets-bmi/regCOVID at master · lhncbc/r-snippets-bmi","URL":"https://github.com/lhncbc/r-snippets-bmi/tree/master/regCOVID","accessed":{"date-parts":[["2020",5,26]]}}}],"schema":"https://github.com/citation-style-language/schema/raw/master/csl-citation.json"} </w:instrText>
      </w:r>
      <w:r w:rsidRPr="00516DB9">
        <w:fldChar w:fldCharType="separate"/>
      </w:r>
      <w:r w:rsidRPr="00DB4A2D">
        <w:rPr>
          <w:rFonts w:cs="Arial"/>
        </w:rPr>
        <w:t>(“r-snippets-</w:t>
      </w:r>
      <w:proofErr w:type="spellStart"/>
      <w:r w:rsidRPr="00DB4A2D">
        <w:rPr>
          <w:rFonts w:cs="Arial"/>
        </w:rPr>
        <w:t>bmi</w:t>
      </w:r>
      <w:proofErr w:type="spellEnd"/>
      <w:r w:rsidRPr="00DB4A2D">
        <w:rPr>
          <w:rFonts w:cs="Arial"/>
        </w:rPr>
        <w:t>/</w:t>
      </w:r>
      <w:proofErr w:type="spellStart"/>
      <w:r w:rsidRPr="00DB4A2D">
        <w:rPr>
          <w:rFonts w:cs="Arial"/>
        </w:rPr>
        <w:t>regCOVID</w:t>
      </w:r>
      <w:proofErr w:type="spellEnd"/>
      <w:r w:rsidRPr="00DB4A2D">
        <w:rPr>
          <w:rFonts w:cs="Arial"/>
        </w:rPr>
        <w:t xml:space="preserve"> at master · </w:t>
      </w:r>
      <w:proofErr w:type="spellStart"/>
      <w:r w:rsidRPr="00DB4A2D">
        <w:rPr>
          <w:rFonts w:cs="Arial"/>
        </w:rPr>
        <w:t>lhncbc</w:t>
      </w:r>
      <w:proofErr w:type="spellEnd"/>
      <w:r w:rsidRPr="00DB4A2D">
        <w:rPr>
          <w:rFonts w:cs="Arial"/>
        </w:rPr>
        <w:t>/r-snippets-</w:t>
      </w:r>
      <w:proofErr w:type="spellStart"/>
      <w:r w:rsidRPr="00DB4A2D">
        <w:rPr>
          <w:rFonts w:cs="Arial"/>
        </w:rPr>
        <w:t>bmi</w:t>
      </w:r>
      <w:proofErr w:type="spellEnd"/>
      <w:r w:rsidRPr="00DB4A2D">
        <w:rPr>
          <w:rFonts w:cs="Arial"/>
        </w:rPr>
        <w:t>”)</w:t>
      </w:r>
      <w:r w:rsidRPr="00516DB9">
        <w:fldChar w:fldCharType="end"/>
      </w:r>
    </w:p>
    <w:p w14:paraId="59493B60" w14:textId="77777777" w:rsidR="004535A0" w:rsidRPr="00E27665" w:rsidRDefault="004535A0" w:rsidP="00E27665"/>
    <w:sectPr w:rsidR="004535A0" w:rsidRPr="00E276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C0B75"/>
    <w:rsid w:val="000010DA"/>
    <w:rsid w:val="004535A0"/>
    <w:rsid w:val="005C58B9"/>
    <w:rsid w:val="005C5FB9"/>
    <w:rsid w:val="00C33010"/>
    <w:rsid w:val="00DA4BEF"/>
    <w:rsid w:val="00E27665"/>
    <w:rsid w:val="00FC0B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84E2D8"/>
  <w15:chartTrackingRefBased/>
  <w15:docId w15:val="{BE45A089-91BF-4BC1-AEE7-0ED9B2C9C9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0B75"/>
    <w:pPr>
      <w:autoSpaceDE w:val="0"/>
      <w:autoSpaceDN w:val="0"/>
      <w:adjustRightInd w:val="0"/>
      <w:spacing w:after="0" w:line="240" w:lineRule="auto"/>
    </w:pPr>
    <w:rPr>
      <w:rFonts w:ascii="Arial" w:eastAsia="Times New Roman" w:hAnsi="Arial" w:cs="Times New Roman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C58B9"/>
    <w:pPr>
      <w:autoSpaceDE/>
      <w:autoSpaceDN/>
      <w:adjustRightInd/>
      <w:ind w:left="720"/>
    </w:pPr>
    <w:rPr>
      <w:rFonts w:asciiTheme="minorHAnsi" w:eastAsiaTheme="minorHAnsi" w:hAnsiTheme="minorHAnsi" w:cstheme="minorBidi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01</Words>
  <Characters>1146</Characters>
  <Application>Microsoft Office Word</Application>
  <DocSecurity>0</DocSecurity>
  <Lines>9</Lines>
  <Paragraphs>2</Paragraphs>
  <ScaleCrop>false</ScaleCrop>
  <Company/>
  <LinksUpToDate>false</LinksUpToDate>
  <CharactersWithSpaces>13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aig Mayer</dc:creator>
  <cp:keywords/>
  <dc:description/>
  <cp:lastModifiedBy>Craig Mayer</cp:lastModifiedBy>
  <cp:revision>2</cp:revision>
  <dcterms:created xsi:type="dcterms:W3CDTF">2020-06-17T14:17:00Z</dcterms:created>
  <dcterms:modified xsi:type="dcterms:W3CDTF">2020-06-17T14:17:00Z</dcterms:modified>
</cp:coreProperties>
</file>